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16962D7F" w:rsidR="00C1205E" w:rsidRDefault="00C1205E" w:rsidP="00C1205E">
      <w:pPr>
        <w:pStyle w:val="Subtitle"/>
      </w:pPr>
      <w:r>
        <w:t>Patrick Walgren</w:t>
      </w:r>
      <w:r w:rsidR="00413D53">
        <w:t xml:space="preserve">, </w:t>
      </w:r>
      <w:r>
        <w:t>Jacob Mingear</w:t>
      </w:r>
      <w:r w:rsidR="00413D53">
        <w:t>, Darren Hartl</w:t>
      </w:r>
    </w:p>
    <w:p w14:paraId="2F5C9ED6" w14:textId="77777777" w:rsidR="00C1205E" w:rsidRDefault="00C1205E" w:rsidP="00C1205E"/>
    <w:p w14:paraId="0F463ACE" w14:textId="77777777" w:rsidR="00C1205E" w:rsidRDefault="009D635D" w:rsidP="009D635D">
      <w:pPr>
        <w:pStyle w:val="Heading1"/>
      </w:pPr>
      <w:r>
        <w:t>Abstract</w:t>
      </w:r>
    </w:p>
    <w:p w14:paraId="162EB44B" w14:textId="6AEC8089" w:rsidR="006A0D5A" w:rsidRDefault="006A0D5A" w:rsidP="006A0D5A">
      <w:r>
        <w:t xml:space="preserve">Post-processing shape memory alloy </w:t>
      </w:r>
      <w:r w:rsidR="002A4FC3">
        <w:t xml:space="preserve">(SMA) </w:t>
      </w:r>
      <w:r>
        <w:t xml:space="preserve">characterization data and calibrating an appropriate constitutive model are vital but time-consuming tasks in the development process of a new SMA technology. </w:t>
      </w:r>
      <w:r w:rsidR="003E24ED">
        <w:t xml:space="preserve">Such tasks can be a daunting endeavor for prospective SMA users as the multiple data streams, </w:t>
      </w:r>
      <w:r>
        <w:t>filtering techniques, and constitutive model formulation</w:t>
      </w:r>
      <w:r w:rsidR="003E24ED">
        <w:t xml:space="preserve"> should be understood</w:t>
      </w:r>
      <w:r>
        <w:t>. This prerequisite knowledge creates a barrier to entry, and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w:t>
      </w:r>
      <w:r w:rsidR="00E14680">
        <w:t xml:space="preserve"> user</w:t>
      </w:r>
      <w:r>
        <w:t xml:space="preserve">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2F0A7AC" w:rsidR="006065A5" w:rsidRDefault="006065A5" w:rsidP="009D635D">
      <w:bookmarkStart w:id="0" w:name="_Hlk164061221"/>
      <w:r>
        <w:t xml:space="preserve">Shape memory alloys (SMAs) </w:t>
      </w:r>
      <w:r w:rsidR="002A4FC3">
        <w:t>continue to be sought as a</w:t>
      </w:r>
      <w:r w:rsidR="002205AA">
        <w:t>n</w:t>
      </w:r>
      <w:r w:rsidR="002A4FC3">
        <w:t xml:space="preserve"> engineering solution for applications requiring</w:t>
      </w:r>
      <w:r>
        <w:t xml:space="preserve"> </w:t>
      </w:r>
      <w:r w:rsidR="002A4FC3">
        <w:t xml:space="preserve">high </w:t>
      </w:r>
      <w:r w:rsidR="00BA5558">
        <w:t>recoverable strains</w:t>
      </w:r>
      <w:r w:rsidR="002A4FC3">
        <w:t xml:space="preserve"> </w:t>
      </w:r>
      <w:r>
        <w:t xml:space="preserve">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While SMAs are</w:t>
      </w:r>
      <w:r w:rsidR="002A4FC3">
        <w:t xml:space="preserve"> critical to the modern biomedical and aerospace industries </w:t>
      </w:r>
      <w:r>
        <w:t>their complex</w:t>
      </w:r>
      <w:r w:rsidR="002A4FC3">
        <w:t xml:space="preserve"> material behavior and </w:t>
      </w:r>
      <w:r>
        <w:t xml:space="preserv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6804FCF9" w:rsidR="006065A5" w:rsidRPr="00A861A8" w:rsidRDefault="009D635D" w:rsidP="006065A5">
      <w:r w:rsidRPr="00A861A8">
        <w:t xml:space="preserve">A notional process for developing a shape memory alloy engineering </w:t>
      </w:r>
      <w:r w:rsidR="002A4FC3">
        <w:t>solution</w:t>
      </w:r>
      <w:r w:rsidR="002A4FC3" w:rsidRPr="00A861A8">
        <w:t xml:space="preserve"> </w:t>
      </w:r>
      <w:r w:rsidRPr="00A861A8">
        <w:t xml:space="preserve">could </w:t>
      </w:r>
      <w:r>
        <w:t>be described with six stages</w:t>
      </w:r>
      <w:r w:rsidR="002A4FC3">
        <w:t xml:space="preserve">, </w:t>
      </w:r>
      <w:r>
        <w:t>depicted</w:t>
      </w:r>
      <w:r w:rsidRPr="00A861A8">
        <w:t xml:space="preserve"> in Fig</w:t>
      </w:r>
      <w:r>
        <w:t>ure</w:t>
      </w:r>
      <w:r w:rsidRPr="00A861A8">
        <w:t xml:space="preserve"> 1. </w:t>
      </w:r>
      <w:bookmarkEnd w:id="0"/>
      <w:r w:rsidRPr="00A861A8">
        <w:t xml:space="preserve">Step 1 requires identifying </w:t>
      </w:r>
      <w:r w:rsidR="002A4FC3">
        <w:t xml:space="preserve">the </w:t>
      </w:r>
      <w:r w:rsidRPr="00A861A8">
        <w:t>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w:t>
      </w:r>
      <w:r w:rsidR="006065A5">
        <w:lastRenderedPageBreak/>
        <w:t>unique nonlinearities of SMAs. Once the chosen material satisfies the original requirements, the SMA</w:t>
      </w:r>
      <w:r w:rsidR="00890AC6">
        <w:t xml:space="preserve"> device</w:t>
      </w:r>
      <w:r w:rsidR="006065A5">
        <w:t xml:space="preserve"> can then be integrated into the system. </w:t>
      </w:r>
    </w:p>
    <w:p w14:paraId="79B01C2A" w14:textId="6F39374F" w:rsidR="009D635D" w:rsidRPr="00A861A8" w:rsidRDefault="009D635D" w:rsidP="009D635D"/>
    <w:p w14:paraId="74357463" w14:textId="38D260FE" w:rsidR="009D635D" w:rsidRPr="00A861A8" w:rsidRDefault="00DF6881" w:rsidP="009D635D">
      <w:pPr>
        <w:keepNext/>
        <w:jc w:val="center"/>
      </w:pPr>
      <w:r>
        <w:rPr>
          <w:noProof/>
        </w:rPr>
        <w:drawing>
          <wp:inline distT="0" distB="0" distL="0" distR="0" wp14:anchorId="79DFB9DA" wp14:editId="7C5CB275">
            <wp:extent cx="5217943" cy="3213177"/>
            <wp:effectExtent l="0" t="0" r="1905" b="6350"/>
            <wp:docPr id="6303234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23459"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7943" cy="3213177"/>
                    </a:xfrm>
                    <a:prstGeom prst="rect">
                      <a:avLst/>
                    </a:prstGeom>
                  </pic:spPr>
                </pic:pic>
              </a:graphicData>
            </a:graphic>
          </wp:inline>
        </w:drawing>
      </w:r>
    </w:p>
    <w:p w14:paraId="41BEE0FE" w14:textId="35168DAA" w:rsidR="009D635D" w:rsidRPr="00A861A8" w:rsidRDefault="009D635D" w:rsidP="009D635D">
      <w:pPr>
        <w:pStyle w:val="Caption"/>
        <w:jc w:val="center"/>
      </w:pPr>
      <w:r w:rsidRPr="00A861A8">
        <w:t xml:space="preserve">Figure </w:t>
      </w:r>
      <w:fldSimple w:instr=" SEQ Figure \* ARABIC ">
        <w:r w:rsidRPr="00A861A8">
          <w:rPr>
            <w:noProof/>
          </w:rPr>
          <w:t>1</w:t>
        </w:r>
      </w:fldSimple>
      <w:r w:rsidRPr="00A861A8">
        <w:t xml:space="preserve">: SMA </w:t>
      </w:r>
      <w:r w:rsidR="00890AC6">
        <w:t xml:space="preserve">device </w:t>
      </w:r>
      <w:r w:rsidRPr="00A861A8">
        <w:t xml:space="preserve">development </w:t>
      </w:r>
      <w:r w:rsidR="00890AC6">
        <w:t>may</w:t>
      </w:r>
      <w:r w:rsidR="00890AC6" w:rsidRPr="00A861A8">
        <w:t xml:space="preserve"> </w:t>
      </w:r>
      <w:r w:rsidRPr="00A861A8">
        <w:t>involve many discrete steps. This work provides an easy constitutive model calibration tool, the</w:t>
      </w:r>
      <w:r>
        <w:t xml:space="preserve"> Shape Memory Alloy</w:t>
      </w:r>
      <w:r w:rsidRPr="00A861A8">
        <w:t xml:space="preserve"> Rendering of Experimental Analysis and Calibration Tool</w:t>
      </w:r>
      <w:r w:rsidR="00890AC6">
        <w:t xml:space="preserve"> (REACT)</w:t>
      </w:r>
      <w:r w:rsidRPr="00A861A8">
        <w:t>,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SMAnalytics,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03813C1"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constitutive 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w:t>
      </w:r>
      <w:r w:rsidRPr="00A861A8">
        <w:lastRenderedPageBreak/>
        <w:t xml:space="preserve">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w:t>
      </w:r>
      <w:r w:rsidR="00E46A52">
        <w:t>(</w:t>
      </w:r>
      <w:hyperlink r:id="rId9" w:history="1">
        <w:r w:rsidR="00E46A52" w:rsidRPr="00E46A52">
          <w:rPr>
            <w:rStyle w:val="Hyperlink"/>
          </w:rPr>
          <w:t>github.com/maestrolab/S</w:t>
        </w:r>
        <w:r w:rsidR="00E46A52" w:rsidRPr="00E46A52">
          <w:rPr>
            <w:rStyle w:val="Hyperlink"/>
          </w:rPr>
          <w:t>M</w:t>
        </w:r>
        <w:r w:rsidR="00E46A52" w:rsidRPr="00E46A52">
          <w:rPr>
            <w:rStyle w:val="Hyperlink"/>
          </w:rPr>
          <w:t>A-REACT</w:t>
        </w:r>
      </w:hyperlink>
      <w:r w:rsidR="00E46A52">
        <w:t xml:space="preserve">) and distributed </w:t>
      </w:r>
      <w:r w:rsidRPr="00A861A8">
        <w:t xml:space="preserve">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0F79C079" w:rsidR="009D635D" w:rsidRPr="00A861A8" w:rsidRDefault="008659B7" w:rsidP="009D635D">
      <w:pPr>
        <w:keepNext/>
        <w:jc w:val="center"/>
      </w:pPr>
      <w:r>
        <w:rPr>
          <w:noProof/>
        </w:rPr>
        <w:drawing>
          <wp:inline distT="0" distB="0" distL="0" distR="0" wp14:anchorId="4CD98D1E" wp14:editId="76C0DFD9">
            <wp:extent cx="5242560" cy="3560908"/>
            <wp:effectExtent l="0" t="0" r="0" b="1905"/>
            <wp:docPr id="104724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41865" name="Picture 104724186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48442" cy="3564904"/>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fldSimple w:instr=" SEQ Figure \* ARABIC ">
        <w:r w:rsidRPr="00A861A8">
          <w:rPr>
            <w:noProof/>
          </w:rPr>
          <w:t>2</w:t>
        </w:r>
      </w:fldSimple>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visualize the complex shap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lastRenderedPageBreak/>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the developed framework can be expanded to consider other constituti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fldSimple w:instr=" SEQ Table \* ARABIC ">
        <w:r w:rsidRPr="00A861A8">
          <w:rPr>
            <w:noProof/>
          </w:rPr>
          <w:t>1</w:t>
        </w:r>
      </w:fldSimple>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r w:rsidRPr="00A861A8">
              <w:rPr>
                <w:b/>
                <w:bCs/>
              </w:rPr>
              <w:t>Parameter</w:t>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000000"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000000"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FEF7C24"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000000"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if σ≤</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if σ&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25E457ED" w:rsidR="009D635D" w:rsidRDefault="009D635D" w:rsidP="009D635D">
      <w:r w:rsidRPr="00A861A8">
        <w:t xml:space="preserve">Manually updating the </w:t>
      </w:r>
      <w:r>
        <w:t>seventeen</w:t>
      </w:r>
      <w:r w:rsidRPr="00A861A8">
        <w:t xml:space="preserve"> m</w:t>
      </w:r>
      <w:r w:rsidR="00130C53">
        <w:t>aterial</w:t>
      </w:r>
      <w:r w:rsidRPr="00A861A8">
        <w:t xml:space="preserve"> parameters to find a best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error between model prediction and experiment by </w:t>
      </w:r>
      <w:r>
        <w:t>decreasing the number of optimization free variables</w:t>
      </w:r>
      <w:r w:rsidRPr="00A861A8">
        <w:t>.</w:t>
      </w:r>
      <w:r w:rsidRPr="00A861A8">
        <w:rPr>
          <w:color w:val="FF0000"/>
        </w:rPr>
        <w:t xml:space="preserve"> </w:t>
      </w:r>
      <w:bookmarkStart w:id="4"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4"/>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e will calibrat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1">
                      <a:alphaModFix/>
                    </a:blip>
                    <a:srcRect/>
                    <a:stretch/>
                  </pic:blipFill>
                  <pic:spPr>
                    <a:xfrm>
                      <a:off x="0" y="0"/>
                      <a:ext cx="2375616" cy="2878537"/>
                    </a:xfrm>
                    <a:prstGeom prst="rect">
                      <a:avLst/>
                    </a:prstGeom>
                    <a:noFill/>
                    <a:ln>
                      <a:noFill/>
                    </a:ln>
                  </pic:spPr>
                </pic:pic>
              </a:graphicData>
            </a:graphic>
          </wp:inline>
        </w:drawing>
      </w:r>
    </w:p>
    <w:p w14:paraId="4F463446" w14:textId="38CE0149" w:rsidR="009D635D" w:rsidRPr="00A861A8" w:rsidRDefault="009D635D" w:rsidP="009D635D">
      <w:pPr>
        <w:pStyle w:val="Caption"/>
        <w:rPr>
          <w:b/>
          <w:bCs/>
        </w:rPr>
      </w:pPr>
      <w:r w:rsidRPr="00A861A8">
        <w:t xml:space="preserve">Figure </w:t>
      </w:r>
      <w:fldSimple w:instr=" SEQ Figure \* ARABIC ">
        <w:r w:rsidRPr="00A861A8">
          <w:rPr>
            <w:noProof/>
          </w:rPr>
          <w:t>3</w:t>
        </w:r>
      </w:fldSimple>
      <w:r w:rsidRPr="00A861A8">
        <w:t>: To demonstrate the utility of SMA-REACT, we will calibrate a constitutive model to fit</w:t>
      </w:r>
      <w:r w:rsidR="00126213">
        <w:t xml:space="preserve"> the above</w:t>
      </w:r>
      <w:r w:rsidRPr="00A861A8">
        <w:t xml:space="preserve">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an accurat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7F1F0A7">
            <wp:extent cx="5491897" cy="2549226"/>
            <wp:effectExtent l="0" t="0" r="0" b="3810"/>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1897" cy="2549226"/>
                    </a:xfrm>
                    <a:prstGeom prst="rect">
                      <a:avLst/>
                    </a:prstGeom>
                  </pic:spPr>
                </pic:pic>
              </a:graphicData>
            </a:graphic>
          </wp:inline>
        </w:drawing>
      </w:r>
      <w:commentRangeStart w:id="5"/>
      <w:commentRangeStart w:id="6"/>
      <w:commentRangeEnd w:id="5"/>
      <w:r>
        <w:rPr>
          <w:rStyle w:val="CommentReference"/>
        </w:rPr>
        <w:commentReference w:id="5"/>
      </w:r>
      <w:commentRangeEnd w:id="6"/>
      <w:r w:rsidR="00B26616">
        <w:rPr>
          <w:rStyle w:val="CommentReference"/>
          <w:rFonts w:eastAsiaTheme="minorHAnsi" w:cstheme="minorBidi"/>
          <w:kern w:val="2"/>
          <w14:ligatures w14:val="standardContextual"/>
        </w:rPr>
        <w:commentReference w:id="6"/>
      </w:r>
    </w:p>
    <w:p w14:paraId="6F1ED788" w14:textId="77777777" w:rsidR="009D635D" w:rsidRPr="00A861A8" w:rsidRDefault="009D635D" w:rsidP="009D635D">
      <w:pPr>
        <w:pStyle w:val="Caption"/>
        <w:rPr>
          <w:i w:val="0"/>
          <w:iCs w:val="0"/>
        </w:rPr>
      </w:pPr>
      <w:r w:rsidRPr="00A861A8">
        <w:t xml:space="preserve">Figure 4: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r>
        <w:t xml:space="preserve">aforementioned </w:t>
      </w:r>
      <w:r w:rsidRPr="00A861A8">
        <w:t>properties and applying best practices for the remaining properties results in a sufficient</w:t>
      </w:r>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bounded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fldSimple w:instr=" SEQ Table \* ARABIC ">
        <w:r w:rsidRPr="00A861A8">
          <w:rPr>
            <w:noProof/>
          </w:rPr>
          <w:t>2</w:t>
        </w:r>
      </w:fldSimple>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000000"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000000"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000000"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are plotted with respect to the calibration.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gure 5). By modifying these bounds, the subsequent calibration decreased mean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5E1903ED" w:rsidR="009D635D" w:rsidRPr="00A861A8" w:rsidRDefault="009D635D" w:rsidP="009D635D">
      <w:pPr>
        <w:pStyle w:val="Caption"/>
        <w:keepNext/>
      </w:pPr>
      <w:r w:rsidRPr="00A861A8">
        <w:t xml:space="preserve">Table </w:t>
      </w:r>
      <w:fldSimple w:instr=" SEQ Table \* ARABIC ">
        <w:r w:rsidRPr="00A861A8">
          <w:rPr>
            <w:noProof/>
          </w:rPr>
          <w:t>3</w:t>
        </w:r>
      </w:fldSimple>
      <w:r w:rsidRPr="00A861A8">
        <w:t xml:space="preserve">: Estimating bounds enables a calibration within 2% error. </w:t>
      </w:r>
      <w:r w:rsidR="00263E60">
        <w:t>P</w:t>
      </w:r>
      <w:r w:rsidRPr="00A861A8">
        <w:t>arameter tuning</w:t>
      </w:r>
      <w:r w:rsidR="00263E60">
        <w:t xml:space="preserve"> via SMA-REACT </w:t>
      </w:r>
      <w:r w:rsidRPr="00A861A8">
        <w:t>further improve</w:t>
      </w:r>
      <w:r w:rsidR="00263E60">
        <w:t>s</w:t>
      </w:r>
      <w:r w:rsidRPr="00A861A8">
        <w:t xml:space="preserve"> the calibration</w:t>
      </w:r>
      <w:r w:rsidR="00263E60">
        <w:t xml:space="preserve"> to 1.30% error</w:t>
      </w:r>
      <w:r w:rsidRPr="00A861A8">
        <w:t>.</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r w:rsidRPr="00A861A8">
        <w:rPr>
          <w:noProof/>
        </w:rPr>
        <w:lastRenderedPageBreak/>
        <w:drawing>
          <wp:inline distT="0" distB="0" distL="0" distR="0" wp14:anchorId="70262F88" wp14:editId="202D9EB4">
            <wp:extent cx="5486411" cy="3175414"/>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31300"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3175414"/>
                    </a:xfrm>
                    <a:prstGeom prst="rect">
                      <a:avLst/>
                    </a:prstGeom>
                  </pic:spPr>
                </pic:pic>
              </a:graphicData>
            </a:graphic>
          </wp:inline>
        </w:drawing>
      </w:r>
    </w:p>
    <w:p w14:paraId="0C10CB29" w14:textId="2A314FA1" w:rsidR="009D635D" w:rsidRPr="00A861A8" w:rsidRDefault="009D635D" w:rsidP="009D635D">
      <w:pPr>
        <w:pStyle w:val="Caption"/>
      </w:pPr>
      <w:r w:rsidRPr="00A861A8">
        <w:t>Figure 6: The final calibration agrees with the experimental data to within 1.30% mean squared error.</w:t>
      </w:r>
      <w:r w:rsidR="00263E60">
        <w:t xml:space="preserve"> </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9068EE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 xml:space="preserve">and can </w:t>
      </w:r>
      <w:r w:rsidR="0009176D">
        <w:t xml:space="preserve">even </w:t>
      </w:r>
      <w:r w:rsidRPr="00A861A8">
        <w:t>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Conclusions and further refinements</w:t>
      </w:r>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SMAnalytics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engineers, and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6FD848C1" w:rsidR="002431B9" w:rsidRDefault="002431B9" w:rsidP="002431B9">
      <w:pPr>
        <w:pStyle w:val="Heading1"/>
      </w:pPr>
      <w:r>
        <w:lastRenderedPageBreak/>
        <w:t>Appendix: Full calibration p</w:t>
      </w:r>
      <w:r w:rsidR="009D7E47">
        <w:t>arameter</w:t>
      </w:r>
      <w:r>
        <w:t xml:space="preserve"> history</w:t>
      </w:r>
    </w:p>
    <w:p w14:paraId="39F7A839" w14:textId="60A263DA"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Calibration p</w:t>
      </w:r>
      <w:r w:rsidR="009D7E47">
        <w:rPr>
          <w:rFonts w:eastAsiaTheme="minorHAnsi" w:cstheme="minorBidi"/>
          <w:i/>
          <w:iCs/>
          <w:color w:val="44546A" w:themeColor="text2"/>
          <w:kern w:val="2"/>
          <w:sz w:val="18"/>
          <w:szCs w:val="18"/>
          <w14:ligatures w14:val="standardContextual"/>
        </w:rPr>
        <w:t>arameter</w:t>
      </w:r>
      <w:r w:rsidRPr="002431B9">
        <w:rPr>
          <w:rFonts w:eastAsiaTheme="minorHAnsi" w:cstheme="minorBidi"/>
          <w:i/>
          <w:iCs/>
          <w:color w:val="44546A" w:themeColor="text2"/>
          <w:kern w:val="2"/>
          <w:sz w:val="18"/>
          <w:szCs w:val="18"/>
          <w14:ligatures w14:val="standardContextual"/>
        </w:rPr>
        <w:t xml:space="preserve">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3ACC4B09" w:rsidR="002431B9" w:rsidRPr="009D7E47" w:rsidRDefault="00000000" w:rsidP="002431B9">
            <w:pPr>
              <w:jc w:val="center"/>
              <w:rPr>
                <w:sz w:val="22"/>
                <w:szCs w:val="22"/>
              </w:rPr>
            </w:pP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325E5165" w:rsidR="002431B9" w:rsidRPr="009D7E47" w:rsidRDefault="00000000" w:rsidP="002431B9">
            <w:pPr>
              <w:jc w:val="center"/>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A</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66B77435" w:rsidR="002431B9" w:rsidRPr="009D7E47" w:rsidRDefault="009D7E47" w:rsidP="002431B9">
            <w:pPr>
              <w:jc w:val="center"/>
              <w:rPr>
                <w:sz w:val="22"/>
                <w:szCs w:val="22"/>
              </w:rPr>
            </w:pPr>
            <m:oMath>
              <m:r>
                <w:rPr>
                  <w:rFonts w:ascii="Cambria Math" w:eastAsia="Calibri" w:hAnsi="Cambria Math"/>
                  <w:sz w:val="22"/>
                  <w:szCs w:val="22"/>
                </w:rPr>
                <m:t>α</m:t>
              </m:r>
            </m:oMath>
            <w:r w:rsidR="002431B9" w:rsidRPr="009D7E47">
              <w:rPr>
                <w:sz w:val="22"/>
                <w:szCs w:val="22"/>
              </w:rPr>
              <w:t xml:space="preserve"> (1/</w:t>
            </w:r>
            <m:oMath>
              <m:r>
                <w:rPr>
                  <w:rFonts w:ascii="Cambria Math" w:hAnsi="Cambria Math"/>
                  <w:sz w:val="22"/>
                  <w:szCs w:val="22"/>
                </w:rPr>
                <m:t>°</m:t>
              </m:r>
              <m:r>
                <m:rPr>
                  <m:sty m:val="p"/>
                </m:rPr>
                <w:rPr>
                  <w:rFonts w:ascii="Cambria Math" w:hAnsi="Cambria Math"/>
                  <w:sz w:val="22"/>
                  <w:szCs w:val="22"/>
                </w:rPr>
                <m:t>C</m:t>
              </m:r>
            </m:oMath>
            <w:r w:rsidR="002431B9" w:rsidRPr="009D7E47">
              <w:rPr>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59EFB478"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1EF5AFAD"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r>
                    <w:rPr>
                      <w:rFonts w:ascii="Cambria Math" w:eastAsia="Calibri" w:hAnsi="Cambria Math"/>
                      <w:sz w:val="22"/>
                      <w:szCs w:val="22"/>
                    </w:rPr>
                    <m:t>-M</m:t>
                  </m:r>
                </m:e>
                <m:sub>
                  <m:r>
                    <w:rPr>
                      <w:rFonts w:ascii="Cambria Math" w:eastAsia="Calibri" w:hAnsi="Cambria Math"/>
                      <w:sz w:val="22"/>
                      <w:szCs w:val="22"/>
                    </w:rPr>
                    <m:t>f</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3F12A3B3"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B487871"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f</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321F9A47" w:rsidR="002431B9" w:rsidRPr="009D7E47" w:rsidRDefault="00000000"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M</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4909FC" w:rsidR="002431B9" w:rsidRPr="009D7E47" w:rsidRDefault="00000000"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A</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5D638681"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51298615"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ax</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22395BC7"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σ</m:t>
                  </m:r>
                </m:e>
                <m:sub>
                  <m:r>
                    <w:rPr>
                      <w:rFonts w:ascii="Cambria Math" w:eastAsia="Calibri" w:hAnsi="Cambria Math"/>
                      <w:sz w:val="22"/>
                      <w:szCs w:val="22"/>
                      <w:vertAlign w:val="subscript"/>
                    </w:rPr>
                    <m:t>crit</m:t>
                  </m:r>
                </m:sub>
              </m:sSub>
            </m:oMath>
            <w:r w:rsidR="002431B9" w:rsidRPr="009D7E47">
              <w:rPr>
                <w:rFonts w:ascii="Calibri" w:eastAsia="Calibri" w:hAnsi="Calibri"/>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16A2152F" w:rsidR="002431B9" w:rsidRPr="009D7E47" w:rsidRDefault="009D7E47" w:rsidP="002431B9">
            <w:pPr>
              <w:jc w:val="center"/>
              <w:rPr>
                <w:rFonts w:ascii="Calibri" w:eastAsia="Calibri" w:hAnsi="Calibri"/>
                <w:sz w:val="22"/>
                <w:szCs w:val="22"/>
              </w:rPr>
            </w:pPr>
            <m:oMath>
              <m:r>
                <w:rPr>
                  <w:rFonts w:ascii="Cambria Math" w:eastAsia="Calibri" w:hAnsi="Cambria Math"/>
                  <w:sz w:val="22"/>
                  <w:szCs w:val="22"/>
                  <w:vertAlign w:val="subscript"/>
                </w:rPr>
                <m:t xml:space="preserve">k </m:t>
              </m:r>
            </m:oMath>
            <w:r w:rsidR="002431B9" w:rsidRPr="009D7E47">
              <w:rPr>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43FF98F3"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1</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5D8B099F"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2</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2142B542" w:rsidR="002431B9" w:rsidRPr="009D7E47" w:rsidRDefault="00000000"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3</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D4B8F60" w:rsidR="002431B9" w:rsidRPr="009D7E47" w:rsidRDefault="00000000"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4</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34A7720C" w:rsidR="002431B9" w:rsidRPr="002431B9" w:rsidRDefault="009D7E47" w:rsidP="002431B9">
      <w:r>
        <w:t>Table 4 shows the full material parameter history; a subset of these parameters are depicted graphically in Figure 5. In this table, parameters displayed with a blue background were specified for the optimization, while those with a red background converged to an optimization bound. The final optimized solution displayed in Figure 6 corresponds to the material parameters of calibration three. This table demonstrates the importance of iterative calibration after estimating key parameters; both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t>) required much lower bounds than originally estimated.</w:t>
      </w:r>
    </w:p>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Walgren, Patrick" w:date="2024-11-05T09:25:00Z" w:initials="PW">
    <w:p w14:paraId="70D09E88" w14:textId="0ABF0906"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6" w:author="Walgren, Patrick" w:date="2024-11-12T09:46:00Z" w:initials="PW">
    <w:p w14:paraId="7F5FB959" w14:textId="16569953" w:rsidR="00B26616" w:rsidRDefault="00B2661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949925" w15:done="1"/>
  <w15:commentEx w15:paraId="7F5FB959" w15:paraIdParent="7994992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D397F5" w16cex:dateUtc="2024-11-12T1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949925" w16cid:durableId="7459C410"/>
  <w16cid:commentId w16cid:paraId="7F5FB959" w16cid:durableId="43D397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B27B6F" w14:textId="77777777" w:rsidR="005505DB" w:rsidRDefault="005505DB" w:rsidP="009D635D">
      <w:r>
        <w:separator/>
      </w:r>
    </w:p>
  </w:endnote>
  <w:endnote w:type="continuationSeparator" w:id="0">
    <w:p w14:paraId="72A1363D" w14:textId="77777777" w:rsidR="005505DB" w:rsidRDefault="005505DB"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5047B" w14:textId="77777777" w:rsidR="005505DB" w:rsidRDefault="005505DB" w:rsidP="009D635D">
      <w:r>
        <w:separator/>
      </w:r>
    </w:p>
  </w:footnote>
  <w:footnote w:type="continuationSeparator" w:id="0">
    <w:p w14:paraId="59F37193" w14:textId="77777777" w:rsidR="005505DB" w:rsidRDefault="005505DB"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176D"/>
    <w:rsid w:val="00093637"/>
    <w:rsid w:val="000C2939"/>
    <w:rsid w:val="000E1F7C"/>
    <w:rsid w:val="0010726A"/>
    <w:rsid w:val="00126213"/>
    <w:rsid w:val="00130C53"/>
    <w:rsid w:val="001465F3"/>
    <w:rsid w:val="00176A0D"/>
    <w:rsid w:val="001A2D07"/>
    <w:rsid w:val="001F63CE"/>
    <w:rsid w:val="002031B0"/>
    <w:rsid w:val="002205AA"/>
    <w:rsid w:val="002217BD"/>
    <w:rsid w:val="002431B9"/>
    <w:rsid w:val="00263E60"/>
    <w:rsid w:val="00276451"/>
    <w:rsid w:val="002A4FC3"/>
    <w:rsid w:val="002C4656"/>
    <w:rsid w:val="00320AF7"/>
    <w:rsid w:val="00365402"/>
    <w:rsid w:val="00380A06"/>
    <w:rsid w:val="00384E17"/>
    <w:rsid w:val="003C17DF"/>
    <w:rsid w:val="003C2EDB"/>
    <w:rsid w:val="003E24ED"/>
    <w:rsid w:val="003E2E9B"/>
    <w:rsid w:val="00404127"/>
    <w:rsid w:val="00413D53"/>
    <w:rsid w:val="00446715"/>
    <w:rsid w:val="00520233"/>
    <w:rsid w:val="005505DB"/>
    <w:rsid w:val="005677AA"/>
    <w:rsid w:val="006065A5"/>
    <w:rsid w:val="00606D01"/>
    <w:rsid w:val="00620B67"/>
    <w:rsid w:val="006378E5"/>
    <w:rsid w:val="00646638"/>
    <w:rsid w:val="006A0D5A"/>
    <w:rsid w:val="006A1E6C"/>
    <w:rsid w:val="006B25F0"/>
    <w:rsid w:val="006C7588"/>
    <w:rsid w:val="006E7C49"/>
    <w:rsid w:val="00706537"/>
    <w:rsid w:val="00734044"/>
    <w:rsid w:val="00762753"/>
    <w:rsid w:val="00785F28"/>
    <w:rsid w:val="0079532D"/>
    <w:rsid w:val="007C6815"/>
    <w:rsid w:val="00813878"/>
    <w:rsid w:val="00844164"/>
    <w:rsid w:val="008659B7"/>
    <w:rsid w:val="00886339"/>
    <w:rsid w:val="00890AC6"/>
    <w:rsid w:val="008950A6"/>
    <w:rsid w:val="00933A99"/>
    <w:rsid w:val="00967A8F"/>
    <w:rsid w:val="00975ABA"/>
    <w:rsid w:val="009C1C3E"/>
    <w:rsid w:val="009D52EF"/>
    <w:rsid w:val="009D635D"/>
    <w:rsid w:val="009D7E47"/>
    <w:rsid w:val="00A0677F"/>
    <w:rsid w:val="00A4013A"/>
    <w:rsid w:val="00A75BAD"/>
    <w:rsid w:val="00A86E10"/>
    <w:rsid w:val="00AB748D"/>
    <w:rsid w:val="00AD4875"/>
    <w:rsid w:val="00AD629C"/>
    <w:rsid w:val="00B20EE9"/>
    <w:rsid w:val="00B26616"/>
    <w:rsid w:val="00B406F8"/>
    <w:rsid w:val="00BA5558"/>
    <w:rsid w:val="00BC4D3B"/>
    <w:rsid w:val="00BF28B1"/>
    <w:rsid w:val="00BF6477"/>
    <w:rsid w:val="00C10A35"/>
    <w:rsid w:val="00C1205E"/>
    <w:rsid w:val="00C519A8"/>
    <w:rsid w:val="00C65E15"/>
    <w:rsid w:val="00CD0D49"/>
    <w:rsid w:val="00CE5384"/>
    <w:rsid w:val="00D32F18"/>
    <w:rsid w:val="00D678A6"/>
    <w:rsid w:val="00D71CAF"/>
    <w:rsid w:val="00D827F0"/>
    <w:rsid w:val="00DE5B27"/>
    <w:rsid w:val="00DF4A28"/>
    <w:rsid w:val="00DF6881"/>
    <w:rsid w:val="00E14680"/>
    <w:rsid w:val="00E23ECD"/>
    <w:rsid w:val="00E37C36"/>
    <w:rsid w:val="00E408F4"/>
    <w:rsid w:val="00E46A52"/>
    <w:rsid w:val="00EC0E98"/>
    <w:rsid w:val="00F335F7"/>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 w:type="paragraph" w:styleId="CommentSubject">
    <w:name w:val="annotation subject"/>
    <w:basedOn w:val="CommentText"/>
    <w:next w:val="CommentText"/>
    <w:link w:val="CommentSubjectChar"/>
    <w:uiPriority w:val="99"/>
    <w:semiHidden/>
    <w:unhideWhenUsed/>
    <w:rsid w:val="00B26616"/>
    <w:pPr>
      <w:spacing w:after="0"/>
    </w:pPr>
    <w:rPr>
      <w:rFonts w:eastAsiaTheme="minorEastAsia" w:cs="Times New Roman"/>
      <w:b/>
      <w:bCs/>
      <w:kern w:val="0"/>
      <w14:ligatures w14:val="none"/>
    </w:rPr>
  </w:style>
  <w:style w:type="character" w:customStyle="1" w:styleId="CommentSubjectChar">
    <w:name w:val="Comment Subject Char"/>
    <w:basedOn w:val="CommentTextChar"/>
    <w:link w:val="CommentSubject"/>
    <w:uiPriority w:val="99"/>
    <w:semiHidden/>
    <w:rsid w:val="00B26616"/>
    <w:rPr>
      <w:rFonts w:eastAsiaTheme="minorHAnsi" w:cstheme="minorBidi"/>
      <w:b/>
      <w:bCs/>
      <w:kern w:val="2"/>
      <w:sz w:val="20"/>
      <w:szCs w:val="20"/>
      <w14:ligatures w14:val="standardContextual"/>
    </w:rPr>
  </w:style>
  <w:style w:type="paragraph" w:styleId="Revision">
    <w:name w:val="Revision"/>
    <w:hidden/>
    <w:uiPriority w:val="99"/>
    <w:semiHidden/>
    <w:rsid w:val="003E24ED"/>
    <w:rPr>
      <w:sz w:val="24"/>
      <w:szCs w:val="24"/>
    </w:rPr>
  </w:style>
  <w:style w:type="character" w:styleId="Hyperlink">
    <w:name w:val="Hyperlink"/>
    <w:basedOn w:val="DefaultParagraphFont"/>
    <w:uiPriority w:val="99"/>
    <w:unhideWhenUsed/>
    <w:rsid w:val="00E46A52"/>
    <w:rPr>
      <w:color w:val="0563C1" w:themeColor="hyperlink"/>
      <w:u w:val="single"/>
    </w:rPr>
  </w:style>
  <w:style w:type="character" w:styleId="UnresolvedMention">
    <w:name w:val="Unresolved Mention"/>
    <w:basedOn w:val="DefaultParagraphFont"/>
    <w:uiPriority w:val="99"/>
    <w:semiHidden/>
    <w:unhideWhenUsed/>
    <w:rsid w:val="00E46A52"/>
    <w:rPr>
      <w:color w:val="605E5C"/>
      <w:shd w:val="clear" w:color="auto" w:fill="E1DFDD"/>
    </w:rPr>
  </w:style>
  <w:style w:type="character" w:styleId="FollowedHyperlink">
    <w:name w:val="FollowedHyperlink"/>
    <w:basedOn w:val="DefaultParagraphFont"/>
    <w:uiPriority w:val="99"/>
    <w:semiHidden/>
    <w:unhideWhenUsed/>
    <w:rsid w:val="00E46A5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png"/><Relationship Id="rId2" Type="http://schemas.openxmlformats.org/officeDocument/2006/relationships/numbering" Target="numbering.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aestrolab/SMA-REACT"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5</Pages>
  <Words>15346</Words>
  <Characters>87476</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8</cp:revision>
  <dcterms:created xsi:type="dcterms:W3CDTF">2025-04-25T19:39:00Z</dcterms:created>
  <dcterms:modified xsi:type="dcterms:W3CDTF">2025-05-0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